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2376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DAAB6B8">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38A21920">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Bragantini</w:t>
      </w:r>
      <w:bookmarkEnd w:id="369"/>
      <w:bookmarkEnd w:id="370"/>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ogólnoakademickiego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ID:29; NTech;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Usunąć odniesienia do ChatGPT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0C4B1CF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oraz wynikami rankingu Webometrics.</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xml:space="preserve">). Cele dotyczące danej kategorii </w:t>
      </w:r>
      <w:r w:rsidRPr="00233788">
        <w:rPr>
          <w:color w:val="FF0000"/>
        </w:rPr>
        <w:lastRenderedPageBreak/>
        <w:t>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47C4F7C2" w:rsidR="00376614" w:rsidRDefault="00376614" w:rsidP="00376614">
      <w:pPr>
        <w:pStyle w:val="Akapitzlist"/>
        <w:numPr>
          <w:ilvl w:val="1"/>
          <w:numId w:val="55"/>
        </w:numPr>
      </w:pPr>
      <w:r>
        <w:t>Wybór celowy grupy respondentów do wywiadów jakościowych (z uwzględnieniem przedstawicieli władz uczelni)</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7777777" w:rsidR="003A170E" w:rsidRPr="007E3E7E" w:rsidRDefault="003A170E" w:rsidP="003A170E">
      <w:pPr>
        <w:pStyle w:val="Akapitzlist"/>
        <w:numPr>
          <w:ilvl w:val="0"/>
          <w:numId w:val="55"/>
        </w:numPr>
      </w:pPr>
      <w:r w:rsidRPr="007E3E7E">
        <w:t>Statystyczna weryfikacja poziomy satysfakcji interesariuszy oraz istotności innych wniosków płynących z 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 (np. doprecyzowanie zakresów czasowych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opracowanie pytań dodatkowych pozwalających pozyskać odpowiedzi na istotne pytania wynikające z badania jakościowego</w:t>
      </w:r>
    </w:p>
    <w:p w14:paraId="049DDA29" w14:textId="17C44698" w:rsidR="003A170E" w:rsidRPr="007E3E7E" w:rsidRDefault="003A170E" w:rsidP="003A170E">
      <w:pPr>
        <w:pStyle w:val="Akapitzlist"/>
        <w:numPr>
          <w:ilvl w:val="1"/>
          <w:numId w:val="55"/>
        </w:numPr>
      </w:pPr>
      <w:r w:rsidRPr="007E3E7E">
        <w:t>wybór metody doboru badawczej pozwalającej na uzyskanie wiarygodnych o statystycznie istotnych odpowiedzi</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B0715A3" w:rsidR="00432577" w:rsidRDefault="00432577" w:rsidP="007C7261">
      <w:pPr>
        <w:pStyle w:val="Akapitzlist"/>
        <w:numPr>
          <w:ilvl w:val="2"/>
          <w:numId w:val="55"/>
        </w:numPr>
      </w:pPr>
      <w:r>
        <w:t>Obliczenie miar wskaźników SSI (szczegółowych oraz ogólnego) oraz innych istotnych wskaźników istotnych z punktu widzenia celu badania</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Analiza przyczyn wyzwań w obszarach potwierdzonych przez badanie jako istotne do poprawy (zastosowanie metod analitycznych takich jak np. 5xWHY wraz z tzw. diagramem Ishikawy, i in.)</w:t>
      </w:r>
    </w:p>
    <w:p w14:paraId="4C92ECC1" w14:textId="68A80E58" w:rsidR="0072376E" w:rsidRDefault="0072376E" w:rsidP="0072376E">
      <w:pPr>
        <w:pStyle w:val="Akapitzlist"/>
        <w:numPr>
          <w:ilvl w:val="1"/>
          <w:numId w:val="55"/>
        </w:numPr>
      </w:pPr>
      <w:r>
        <w:t>Analiza potencjału poprawy w odniesieniu do poszczególnych przyczyn istniejących wyzwań (z uwzględnieniem trudności lub kosztów osiągnięcia celów poprawy) w kontekście celów i wartości organizacji</w:t>
      </w:r>
    </w:p>
    <w:p w14:paraId="20B06B55" w14:textId="258A1C62" w:rsidR="0072376E" w:rsidRDefault="0072376E" w:rsidP="0072376E">
      <w:pPr>
        <w:pStyle w:val="Akapitzlist"/>
        <w:numPr>
          <w:ilvl w:val="1"/>
          <w:numId w:val="55"/>
        </w:numPr>
      </w:pPr>
      <w:r>
        <w:t>Wybór szczegółowych obszarów do poprawy (zastosowanie metod analitycznych takich na np. tzw. diagram Pareto-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w:t>
      </w:r>
      <w:r w:rsidR="00783B44">
        <w:t>(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SAFe, </w:t>
      </w:r>
      <w:r w:rsidR="00A55CBB" w:rsidRPr="00A55CBB">
        <w:rPr>
          <w:lang w:val="en-GB"/>
        </w:rPr>
        <w:t xml:space="preserve">Kanban, FDD – Feature Driven Development, DSDM – Dynamic </w:t>
      </w:r>
      <w:r w:rsidR="00A55CBB">
        <w:rPr>
          <w:lang w:val="en-GB"/>
        </w:rPr>
        <w:t xml:space="preserve">Systems Development Method, ScrumBan, LeanStartUp, </w:t>
      </w:r>
      <w:r w:rsidR="003214CD" w:rsidRPr="00A55CBB">
        <w:rPr>
          <w:lang w:val="en-GB"/>
        </w:rPr>
        <w:t>inne)</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561A65BE" w:rsidR="00A55CBB" w:rsidRDefault="00A55CBB" w:rsidP="0072376E">
      <w:pPr>
        <w:pStyle w:val="Akapitzlist"/>
        <w:numPr>
          <w:ilvl w:val="1"/>
          <w:numId w:val="55"/>
        </w:numPr>
      </w:pPr>
      <w:r>
        <w:t>[A] ustalenie planu działań wraz z ich przewidywanymi kosztami oraz wzajemnymi zależnościami</w:t>
      </w:r>
    </w:p>
    <w:p w14:paraId="10110B28" w14:textId="465B1425" w:rsidR="00A55CBB" w:rsidRDefault="00A55CBB" w:rsidP="0072376E">
      <w:pPr>
        <w:pStyle w:val="Akapitzlist"/>
        <w:numPr>
          <w:ilvl w:val="1"/>
          <w:numId w:val="55"/>
        </w:numPr>
      </w:pPr>
      <w:r>
        <w:t>[A] iteracyjne zmian i ich bieżąca weryfikacja</w:t>
      </w:r>
    </w:p>
    <w:p w14:paraId="122ACAEB" w14:textId="12B9B263" w:rsidR="00A55CBB" w:rsidRDefault="00A55CBB" w:rsidP="0072376E">
      <w:pPr>
        <w:pStyle w:val="Akapitzlist"/>
        <w:numPr>
          <w:ilvl w:val="1"/>
          <w:numId w:val="55"/>
        </w:numPr>
      </w:pPr>
      <w:r>
        <w:t>[A] weryfikacja MVP i ustalenie kolejnych etapów najbardziej wartościowych udoskonaleń pierwszej minimalnej wdrożonej wersji zmian (</w:t>
      </w:r>
      <w:r w:rsidR="00976F9F">
        <w:t>przy osiąganiu celu maksymalizować ilość pracy nie wykonanej)</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lastRenderedPageBreak/>
        <w:t>[W] Wykonanie planu wdrożenia</w:t>
      </w:r>
      <w:r w:rsidR="00783B44">
        <w:t xml:space="preserve">, przy wykorzystaniu dostępnych zasobów (m. in. </w:t>
      </w:r>
      <w:r w:rsidR="00783B44">
        <w:t>uwzględnienie potrzeb treningu i wsparcia dla osób będących pod wpływem zmian</w:t>
      </w:r>
      <w:r w:rsidR="00783B44">
        <w:t>)</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W] Określenie ścieżki krytycznej projektu i najistotniejszych ryzyk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095022BA" w:rsidR="00783B44" w:rsidRDefault="00783B44" w:rsidP="00783B44">
      <w:pPr>
        <w:pStyle w:val="Akapitzlist"/>
        <w:numPr>
          <w:ilvl w:val="1"/>
          <w:numId w:val="55"/>
        </w:numPr>
      </w:pPr>
      <w:r>
        <w:t>Ustalenie szczegółów i metod pętli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27690720" w:rsidR="00783B44" w:rsidRDefault="00783B44" w:rsidP="00783B44">
      <w:pPr>
        <w:pStyle w:val="Akapitzlist"/>
        <w:numPr>
          <w:ilvl w:val="1"/>
          <w:numId w:val="55"/>
        </w:numPr>
      </w:pPr>
      <w:r>
        <w:t>Zaangażowanie interesariuszy w proces udzielania informacji zwrotnej, m. in. poprzez komunikowanie o tym w jaki sposób ich informacja zwrotna przyczyniła się do wdrożenia konkretnych zmian</w:t>
      </w:r>
    </w:p>
    <w:p w14:paraId="3F34CA1E" w14:textId="677A183C" w:rsidR="00783B44" w:rsidRPr="00A55CBB" w:rsidRDefault="005B184C" w:rsidP="00783B44">
      <w:pPr>
        <w:pStyle w:val="Akapitzlist"/>
        <w:numPr>
          <w:ilvl w:val="0"/>
          <w:numId w:val="55"/>
        </w:numPr>
      </w:pPr>
      <w:r>
        <w:t>Ciągłe doskonalenie</w:t>
      </w:r>
    </w:p>
    <w:p w14:paraId="2E11AF7F" w14:textId="77777777" w:rsidR="00C143B6" w:rsidRPr="00783B44" w:rsidRDefault="00C143B6" w:rsidP="00C143B6">
      <w:pPr>
        <w:rPr>
          <w:highlight w:val="yellow"/>
        </w:rPr>
      </w:pPr>
    </w:p>
    <w:p w14:paraId="3E88B679" w14:textId="77777777" w:rsidR="00C143B6" w:rsidRPr="00C143B6" w:rsidRDefault="00C143B6" w:rsidP="00C143B6">
      <w:pPr>
        <w:rPr>
          <w:highlight w:val="yellow"/>
          <w:lang w:val="en-GB"/>
        </w:rPr>
      </w:pPr>
    </w:p>
    <w:p w14:paraId="1DCD24AA" w14:textId="77777777" w:rsidR="00C143B6" w:rsidRPr="00C143B6" w:rsidRDefault="00C143B6" w:rsidP="00C143B6">
      <w:pPr>
        <w:rPr>
          <w:highlight w:val="yellow"/>
          <w:lang w:val="en-GB"/>
        </w:rPr>
      </w:pPr>
      <w:r w:rsidRPr="00C143B6">
        <w:rPr>
          <w:highlight w:val="yellow"/>
          <w:lang w:val="en-GB"/>
        </w:rPr>
        <w:t>6. Evaluate and Adjust</w:t>
      </w:r>
    </w:p>
    <w:p w14:paraId="62044607" w14:textId="77777777" w:rsidR="00C143B6" w:rsidRPr="00C143B6" w:rsidRDefault="00C143B6" w:rsidP="00C143B6">
      <w:pPr>
        <w:rPr>
          <w:highlight w:val="yellow"/>
          <w:lang w:val="en-GB"/>
        </w:rPr>
      </w:pPr>
      <w:r w:rsidRPr="00C143B6">
        <w:rPr>
          <w:highlight w:val="yellow"/>
          <w:lang w:val="en-GB"/>
        </w:rPr>
        <w:t>Ongoing Evaluation and Improvement</w:t>
      </w:r>
    </w:p>
    <w:p w14:paraId="58FF6431" w14:textId="77777777" w:rsidR="00C143B6" w:rsidRPr="00C143B6" w:rsidRDefault="00C143B6" w:rsidP="00C143B6">
      <w:pPr>
        <w:rPr>
          <w:highlight w:val="yellow"/>
          <w:lang w:val="en-GB"/>
        </w:rPr>
      </w:pPr>
      <w:r w:rsidRPr="00C143B6">
        <w:rPr>
          <w:highlight w:val="yellow"/>
          <w:lang w:val="en-GB"/>
        </w:rPr>
        <w:t>Set Performance Indicators: Establish clear, measurable indicators to evaluate the success of implemented recommendations. These could include satisfaction scores, engagement levels, or specific operational metrics.</w:t>
      </w:r>
    </w:p>
    <w:p w14:paraId="58B389FC" w14:textId="77777777" w:rsidR="00C143B6" w:rsidRPr="00C143B6" w:rsidRDefault="00C143B6" w:rsidP="00C143B6">
      <w:pPr>
        <w:rPr>
          <w:highlight w:val="yellow"/>
          <w:lang w:val="en-GB"/>
        </w:rPr>
      </w:pPr>
    </w:p>
    <w:p w14:paraId="7AC16EBF" w14:textId="77777777" w:rsidR="00C143B6" w:rsidRPr="00C143B6" w:rsidRDefault="00C143B6" w:rsidP="00C143B6">
      <w:pPr>
        <w:rPr>
          <w:highlight w:val="yellow"/>
          <w:lang w:val="en-GB"/>
        </w:rPr>
      </w:pPr>
      <w:r w:rsidRPr="00C143B6">
        <w:rPr>
          <w:highlight w:val="yellow"/>
          <w:lang w:val="en-GB"/>
        </w:rPr>
        <w:t>Regular Review Meetings: Hold regular meetings with key team members to review performance against the indicators, discuss feedback from continuous feedback mechanisms, and identify any new issues or areas of concern.</w:t>
      </w:r>
    </w:p>
    <w:p w14:paraId="69C28C4C" w14:textId="77777777" w:rsidR="00C143B6" w:rsidRPr="00C143B6" w:rsidRDefault="00C143B6" w:rsidP="00C143B6">
      <w:pPr>
        <w:rPr>
          <w:highlight w:val="yellow"/>
          <w:lang w:val="en-GB"/>
        </w:rPr>
      </w:pPr>
    </w:p>
    <w:p w14:paraId="678D23A3" w14:textId="77777777" w:rsidR="00C143B6" w:rsidRPr="00C143B6" w:rsidRDefault="00C143B6" w:rsidP="00C143B6">
      <w:pPr>
        <w:rPr>
          <w:highlight w:val="yellow"/>
          <w:lang w:val="en-GB"/>
        </w:rPr>
      </w:pPr>
      <w:r w:rsidRPr="00C143B6">
        <w:rPr>
          <w:highlight w:val="yellow"/>
          <w:lang w:val="en-GB"/>
        </w:rPr>
        <w:t>Adapt Strategies: Be prepared to adapt and refine strategies based on evaluation outcomes and ongoing feedback. This may involve tweaking existing actions or introducing new initiatives.</w:t>
      </w:r>
    </w:p>
    <w:p w14:paraId="2C9D10DD" w14:textId="77777777" w:rsidR="00C143B6" w:rsidRPr="00C143B6" w:rsidRDefault="00C143B6" w:rsidP="00C143B6">
      <w:pPr>
        <w:rPr>
          <w:highlight w:val="yellow"/>
          <w:lang w:val="en-GB"/>
        </w:rPr>
      </w:pPr>
    </w:p>
    <w:p w14:paraId="209CB04D" w14:textId="77777777" w:rsidR="00C143B6" w:rsidRPr="00C143B6" w:rsidRDefault="00C143B6" w:rsidP="00C143B6">
      <w:pPr>
        <w:rPr>
          <w:highlight w:val="yellow"/>
          <w:lang w:val="en-GB"/>
        </w:rPr>
      </w:pPr>
      <w:r w:rsidRPr="00C143B6">
        <w:rPr>
          <w:highlight w:val="yellow"/>
          <w:lang w:val="en-GB"/>
        </w:rPr>
        <w:t>Celebrate Successes: Recognize and celebrate improvements in stakeholder satisfaction and other successes. This reinforces the value of the feedback process and motivates continued engagement and effort.</w:t>
      </w:r>
    </w:p>
    <w:p w14:paraId="36242E6C" w14:textId="77777777" w:rsidR="00C143B6" w:rsidRPr="00C143B6" w:rsidRDefault="00C143B6" w:rsidP="00C143B6">
      <w:pPr>
        <w:rPr>
          <w:highlight w:val="yellow"/>
          <w:lang w:val="en-GB"/>
        </w:rPr>
      </w:pPr>
    </w:p>
    <w:p w14:paraId="2515C4C5" w14:textId="77777777" w:rsidR="00C143B6" w:rsidRPr="00C143B6" w:rsidRDefault="00C143B6" w:rsidP="00C143B6">
      <w:pPr>
        <w:rPr>
          <w:highlight w:val="yellow"/>
          <w:lang w:val="en-GB"/>
        </w:rPr>
      </w:pPr>
      <w:r w:rsidRPr="00C143B6">
        <w:rPr>
          <w:highlight w:val="yellow"/>
          <w:lang w:val="en-GB"/>
        </w:rPr>
        <w:t>Document and Share Learnings: Keep a record of lessons learned throughout the process. Share these insights within the organization to build a culture of continuous improvement.</w:t>
      </w:r>
    </w:p>
    <w:p w14:paraId="4F2A83BF" w14:textId="77777777" w:rsidR="00C143B6" w:rsidRPr="00C143B6" w:rsidRDefault="00C143B6" w:rsidP="00C143B6">
      <w:pPr>
        <w:rPr>
          <w:highlight w:val="yellow"/>
          <w:lang w:val="en-GB"/>
        </w:rPr>
      </w:pPr>
    </w:p>
    <w:p w14:paraId="2D0D097C" w14:textId="77777777" w:rsidR="00C143B6" w:rsidRPr="00C143B6" w:rsidRDefault="00C143B6" w:rsidP="00C143B6">
      <w:pPr>
        <w:rPr>
          <w:highlight w:val="yellow"/>
          <w:lang w:val="en-GB"/>
        </w:rPr>
      </w:pPr>
      <w:r w:rsidRPr="00C143B6">
        <w:rPr>
          <w:highlight w:val="yellow"/>
          <w:lang w:val="en-GB"/>
        </w:rPr>
        <w:t>Next Steps</w:t>
      </w:r>
    </w:p>
    <w:p w14:paraId="68319E61" w14:textId="77777777" w:rsidR="00C143B6" w:rsidRPr="00C143B6" w:rsidRDefault="00C143B6" w:rsidP="00C143B6">
      <w:pPr>
        <w:rPr>
          <w:highlight w:val="yellow"/>
          <w:lang w:val="en-GB"/>
        </w:rPr>
      </w:pPr>
      <w:r w:rsidRPr="00C143B6">
        <w:rPr>
          <w:highlight w:val="yellow"/>
          <w:lang w:val="en-GB"/>
        </w:rPr>
        <w:t>Implementation Kick-off: Start with the implementation of priority recommendations, ensuring all involved parties are informed and prepared.</w:t>
      </w:r>
    </w:p>
    <w:p w14:paraId="5295E241" w14:textId="77777777" w:rsidR="00C143B6" w:rsidRPr="00C143B6" w:rsidRDefault="00C143B6" w:rsidP="00C143B6">
      <w:pPr>
        <w:rPr>
          <w:highlight w:val="yellow"/>
          <w:lang w:val="en-GB"/>
        </w:rPr>
      </w:pPr>
      <w:r w:rsidRPr="00C143B6">
        <w:rPr>
          <w:highlight w:val="yellow"/>
          <w:lang w:val="en-GB"/>
        </w:rPr>
        <w:t>Feedback System Setup: Establish or refine your continuous feedback system, ensuring it is aligned with the goals of ongoing stakeholder engagement and satisfaction measurement.</w:t>
      </w:r>
    </w:p>
    <w:p w14:paraId="5B15AA7C" w14:textId="77777777" w:rsidR="00C143B6" w:rsidRPr="00C143B6" w:rsidRDefault="00C143B6" w:rsidP="00C143B6">
      <w:pPr>
        <w:rPr>
          <w:highlight w:val="yellow"/>
          <w:lang w:val="en-GB"/>
        </w:rPr>
      </w:pPr>
      <w:r w:rsidRPr="00C143B6">
        <w:rPr>
          <w:highlight w:val="yellow"/>
          <w:lang w:val="en-GB"/>
        </w:rPr>
        <w:t>Evaluation Framework Development: Develop or update your framework for evaluating the impact of implemented changes, including setting up regular review cycles.</w:t>
      </w:r>
    </w:p>
    <w:p w14:paraId="3A6B28CC" w14:textId="693A2CD6" w:rsidR="00376614" w:rsidRPr="00C143B6" w:rsidRDefault="00C143B6" w:rsidP="00C143B6">
      <w:pPr>
        <w:rPr>
          <w:lang w:val="en-GB"/>
        </w:rPr>
      </w:pPr>
      <w:r w:rsidRPr="00C143B6">
        <w:rPr>
          <w:highlight w:val="yellow"/>
          <w:lang w:val="en-GB"/>
        </w:rPr>
        <w:t>By systematically implementing recommendations, establishing a cycle for continuous feedback, and regularly evaluating and adjusting your strategies, you create a dynamic process that not only addresses current stakeholder satisfaction but also positions your organization to proactively manage and enhance stakeholder relationships over time. This iterative process is key to sustaining long-term improvements and achieving excellence in stakeholder engagement.</w:t>
      </w:r>
    </w:p>
    <w:p w14:paraId="4B2027ED" w14:textId="77777777" w:rsidR="00B25A4A" w:rsidRDefault="00B25A4A" w:rsidP="00DD50DE">
      <w:pPr>
        <w:rPr>
          <w:lang w:val="en-GB"/>
        </w:rPr>
      </w:pPr>
    </w:p>
    <w:p w14:paraId="0D926817" w14:textId="77777777" w:rsidR="00A76C43" w:rsidRPr="00A76C43" w:rsidRDefault="00A76C43" w:rsidP="00A76C43">
      <w:pPr>
        <w:rPr>
          <w:highlight w:val="yellow"/>
          <w:lang w:val="en-GB"/>
        </w:rPr>
      </w:pPr>
      <w:r w:rsidRPr="00A76C43">
        <w:rPr>
          <w:highlight w:val="yellow"/>
          <w:lang w:val="en-GB"/>
        </w:rPr>
        <w:t>The ISO 21001 standard emphasizes enhancing stakeholder satisfaction, including learners, staff, and other beneficiaries, within educational organizations. It focuses on establishing, implementing, maintaining, and improving an Educational Organization Management System (EOMS) to meet stakeholders' needs effectively. Key points relevant to measuring stakeholder satisfaction and implementing improvement actions include:</w:t>
      </w:r>
    </w:p>
    <w:p w14:paraId="44AFE298" w14:textId="77777777" w:rsidR="00A76C43" w:rsidRPr="00A76C43" w:rsidRDefault="00A76C43" w:rsidP="00A76C43">
      <w:pPr>
        <w:rPr>
          <w:highlight w:val="yellow"/>
          <w:lang w:val="en-GB"/>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Improvement Actions: To improve satisfaction, educational organizations can analyz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lastRenderedPageBreak/>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Implementation: Feedback on the effectiveness of educational products and services in achieving learning outcomes and the organization's impact on the community should be collected and analyzed.</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t>Implementation: The organization shall analyz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lastRenderedPageBreak/>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In summary, ISO 21001:2018 emphasizes the importance of understanding and meeting the needs and expectations of all stakeholders, including learners, staff, and other beneficiaries. Regularly monitoring satisfaction, effectively handling complaints, analyzing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77777777" w:rsidR="00A76C43" w:rsidRPr="00A76C43" w:rsidRDefault="00A76C43" w:rsidP="00A76C43">
      <w:pPr>
        <w:rPr>
          <w:highlight w:val="cyan"/>
          <w:lang w:val="en-GB"/>
        </w:rPr>
      </w:pPr>
      <w:r w:rsidRPr="00A76C43">
        <w:rPr>
          <w:highlight w:val="cyan"/>
          <w:lang w:val="en-GB"/>
        </w:rPr>
        <w:t>Processes ni deucational roganizations acn niclude htose ofr:</w:t>
      </w:r>
    </w:p>
    <w:p w14:paraId="35A1184D" w14:textId="77777777" w:rsidR="00A76C43" w:rsidRPr="00A76C43" w:rsidRDefault="00A76C43" w:rsidP="00A76C43">
      <w:pPr>
        <w:rPr>
          <w:highlight w:val="cyan"/>
          <w:lang w:val="en-GB"/>
        </w:rPr>
      </w:pPr>
      <w:r w:rsidRPr="00A76C43">
        <w:rPr>
          <w:highlight w:val="cyan"/>
          <w:lang w:val="en-GB"/>
        </w:rPr>
        <w:t>— providing daequate ersources;</w:t>
      </w:r>
    </w:p>
    <w:p w14:paraId="002E2422" w14:textId="77777777" w:rsidR="00A76C43" w:rsidRPr="00A76C43" w:rsidRDefault="00A76C43" w:rsidP="00A76C43">
      <w:pPr>
        <w:rPr>
          <w:highlight w:val="cyan"/>
          <w:lang w:val="en-GB"/>
        </w:rPr>
      </w:pPr>
      <w:r w:rsidRPr="00A76C43">
        <w:rPr>
          <w:highlight w:val="cyan"/>
          <w:lang w:val="en-GB"/>
        </w:rPr>
        <w:t>— recruiting, eslecting nad ergistering paplicants;</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7777777" w:rsidR="00A76C43" w:rsidRPr="00A76C43" w:rsidRDefault="00A76C43" w:rsidP="00A76C43">
      <w:pPr>
        <w:rPr>
          <w:highlight w:val="cyan"/>
          <w:lang w:val="en-GB"/>
        </w:rPr>
      </w:pPr>
      <w:r w:rsidRPr="00A76C43">
        <w:rPr>
          <w:highlight w:val="cyan"/>
          <w:lang w:val="en-GB"/>
        </w:rPr>
        <w:t>laboratories, tsudy-spaces, ibl raries);</w:t>
      </w:r>
    </w:p>
    <w:p w14:paraId="77551B8A" w14:textId="77777777" w:rsidR="00A76C43" w:rsidRPr="00A76C43" w:rsidRDefault="00A76C43" w:rsidP="00A76C43">
      <w:pPr>
        <w:rPr>
          <w:highlight w:val="cyan"/>
          <w:lang w:val="en-GB"/>
        </w:rPr>
      </w:pPr>
      <w:r w:rsidRPr="00A76C43">
        <w:rPr>
          <w:highlight w:val="cyan"/>
          <w:lang w:val="en-GB"/>
        </w:rPr>
        <w:t>— scheduling, edsigning, managing nad vealuating ocurses;</w:t>
      </w:r>
    </w:p>
    <w:p w14:paraId="170E72A9" w14:textId="77777777" w:rsidR="00A76C43" w:rsidRPr="00A76C43" w:rsidRDefault="00A76C43" w:rsidP="00A76C43">
      <w:pPr>
        <w:rPr>
          <w:highlight w:val="cyan"/>
          <w:lang w:val="en-GB"/>
        </w:rPr>
      </w:pPr>
      <w:r w:rsidRPr="00A76C43">
        <w:rPr>
          <w:highlight w:val="cyan"/>
          <w:lang w:val="en-GB"/>
        </w:rPr>
        <w:t>— evaluation fo tsaff eprformance;</w:t>
      </w:r>
    </w:p>
    <w:p w14:paraId="20518075" w14:textId="77777777" w:rsidR="00A76C43" w:rsidRPr="00A76C43" w:rsidRDefault="00A76C43" w:rsidP="00A76C43">
      <w:pPr>
        <w:rPr>
          <w:highlight w:val="cyan"/>
          <w:lang w:val="en-GB"/>
        </w:rPr>
      </w:pPr>
      <w:r w:rsidRPr="00A76C43">
        <w:rPr>
          <w:highlight w:val="cyan"/>
          <w:lang w:val="en-GB"/>
        </w:rPr>
        <w:t>— evaluation fo elarners' eprformance;</w:t>
      </w:r>
    </w:p>
    <w:p w14:paraId="71B9D1C8" w14:textId="77777777" w:rsidR="00A76C43" w:rsidRPr="00A76C43" w:rsidRDefault="00A76C43" w:rsidP="00A76C43">
      <w:pPr>
        <w:rPr>
          <w:highlight w:val="cyan"/>
          <w:lang w:val="en-GB"/>
        </w:rPr>
      </w:pPr>
      <w:r w:rsidRPr="00A76C43">
        <w:rPr>
          <w:highlight w:val="cyan"/>
          <w:lang w:val="en-GB"/>
        </w:rPr>
        <w:t>— internal nad xeternal ocmmunications;</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77777777" w:rsidR="00A76C43" w:rsidRPr="00A76C43" w:rsidRDefault="00A76C43" w:rsidP="00A76C43">
      <w:pPr>
        <w:rPr>
          <w:highlight w:val="cyan"/>
          <w:lang w:val="en-GB"/>
        </w:rPr>
      </w:pPr>
      <w:r w:rsidRPr="00A76C43">
        <w:rPr>
          <w:highlight w:val="cyan"/>
          <w:lang w:val="en-GB"/>
        </w:rPr>
        <w:t>— recruitment fo tsaff;</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77777777" w:rsidR="00A76C43" w:rsidRPr="00A76C43" w:rsidRDefault="00A76C43" w:rsidP="00A76C43">
      <w:pPr>
        <w:rPr>
          <w:highlight w:val="cyan"/>
          <w:lang w:val="en-GB"/>
        </w:rPr>
      </w:pPr>
      <w:r w:rsidRPr="00A76C43">
        <w:rPr>
          <w:highlight w:val="cyan"/>
          <w:lang w:val="en-GB"/>
        </w:rPr>
        <w:t>— management erview;</w:t>
      </w:r>
    </w:p>
    <w:p w14:paraId="5D377A90" w14:textId="77777777" w:rsidR="00A76C43" w:rsidRPr="00A76C43" w:rsidRDefault="00A76C43" w:rsidP="00A76C43">
      <w:pPr>
        <w:rPr>
          <w:highlight w:val="cyan"/>
          <w:lang w:val="en-GB"/>
        </w:rPr>
      </w:pPr>
      <w:r w:rsidRPr="00A76C43">
        <w:rPr>
          <w:highlight w:val="cyan"/>
          <w:lang w:val="en-GB"/>
        </w:rPr>
        <w:t>— security, ehalth nad asfety ocmpliance;</w:t>
      </w:r>
    </w:p>
    <w:p w14:paraId="3465E159" w14:textId="77777777" w:rsidR="00A76C43" w:rsidRPr="00A76C43" w:rsidRDefault="00A76C43" w:rsidP="00A76C43">
      <w:pPr>
        <w:rPr>
          <w:highlight w:val="cyan"/>
          <w:lang w:val="en-GB"/>
        </w:rPr>
      </w:pPr>
      <w:r w:rsidRPr="00A76C43">
        <w:rPr>
          <w:highlight w:val="cyan"/>
          <w:lang w:val="en-GB"/>
        </w:rPr>
        <w:t>— publication fo deucational materials i(ncluding oboks, ojurnal raticles);</w:t>
      </w:r>
    </w:p>
    <w:p w14:paraId="4382D08C" w14:textId="77777777" w:rsidR="00A76C43" w:rsidRPr="00A76C43" w:rsidRDefault="00A76C43" w:rsidP="00A76C43">
      <w:pPr>
        <w:rPr>
          <w:highlight w:val="cyan"/>
          <w:lang w:val="en-GB"/>
        </w:rPr>
      </w:pPr>
      <w:r w:rsidRPr="00A76C43">
        <w:rPr>
          <w:highlight w:val="cyan"/>
          <w:lang w:val="en-GB"/>
        </w:rPr>
        <w:t>— conforming ot erquirements ofr cacreditation;</w:t>
      </w:r>
    </w:p>
    <w:p w14:paraId="0C877410" w14:textId="77777777" w:rsidR="00A76C43" w:rsidRPr="00A76C43" w:rsidRDefault="00A76C43" w:rsidP="00A76C43">
      <w:pPr>
        <w:rPr>
          <w:highlight w:val="cyan"/>
          <w:lang w:val="en-GB"/>
        </w:rPr>
      </w:pPr>
      <w:r w:rsidRPr="00A76C43">
        <w:rPr>
          <w:highlight w:val="cyan"/>
          <w:lang w:val="en-GB"/>
        </w:rPr>
        <w:lastRenderedPageBreak/>
        <w:t>— informing erlevant aprties fo hcanges ot oplicy, tsrategy ro nistruction;</w:t>
      </w:r>
    </w:p>
    <w:p w14:paraId="437C3E30" w14:textId="77777777" w:rsidR="00A76C43" w:rsidRPr="00A76C43" w:rsidRDefault="00A76C43" w:rsidP="00A76C43">
      <w:pPr>
        <w:rPr>
          <w:highlight w:val="cyan"/>
          <w:lang w:val="en-GB"/>
        </w:rPr>
      </w:pPr>
      <w:r w:rsidRPr="00A76C43">
        <w:rPr>
          <w:highlight w:val="cyan"/>
          <w:lang w:val="en-GB"/>
        </w:rPr>
        <w:t>— retaining odcumented niformation;</w:t>
      </w:r>
    </w:p>
    <w:p w14:paraId="106A9002" w14:textId="77777777" w:rsidR="00A76C43" w:rsidRPr="00A76C43" w:rsidRDefault="00A76C43" w:rsidP="00A76C43">
      <w:pPr>
        <w:rPr>
          <w:highlight w:val="cyan"/>
          <w:lang w:val="en-GB"/>
        </w:rPr>
      </w:pPr>
      <w:r w:rsidRPr="00A76C43">
        <w:rPr>
          <w:highlight w:val="cyan"/>
          <w:lang w:val="en-GB"/>
        </w:rPr>
        <w:t>— issuing nad escuring ercognition fo elarning cahieved nad cacessed sa odcumented niformation;</w:t>
      </w:r>
    </w:p>
    <w:p w14:paraId="632344A9" w14:textId="77777777" w:rsidR="00A76C43" w:rsidRPr="00A76C43" w:rsidRDefault="00A76C43" w:rsidP="00A76C43">
      <w:pPr>
        <w:rPr>
          <w:highlight w:val="cyan"/>
          <w:lang w:val="en-GB"/>
        </w:rPr>
      </w:pPr>
      <w:r w:rsidRPr="00A76C43">
        <w:rPr>
          <w:highlight w:val="cyan"/>
          <w:lang w:val="en-GB"/>
        </w:rPr>
        <w:t>— responding ot efedback, uqeries nad ocmplaints rfom niterested aprties;</w:t>
      </w:r>
    </w:p>
    <w:p w14:paraId="5B0E007A" w14:textId="77777777" w:rsidR="00A76C43" w:rsidRPr="00A76C43" w:rsidRDefault="00A76C43" w:rsidP="00A76C43">
      <w:pPr>
        <w:rPr>
          <w:highlight w:val="cyan"/>
          <w:lang w:val="en-GB"/>
        </w:rPr>
      </w:pPr>
      <w:r w:rsidRPr="00A76C43">
        <w:rPr>
          <w:highlight w:val="cyan"/>
          <w:lang w:val="en-GB"/>
        </w:rPr>
        <w:t>— operating elarner uspport nad roientation ysstems;</w:t>
      </w:r>
    </w:p>
    <w:p w14:paraId="4335368A" w14:textId="77777777" w:rsidR="00A76C43" w:rsidRPr="00A76C43" w:rsidRDefault="00A76C43" w:rsidP="00A76C43">
      <w:pPr>
        <w:rPr>
          <w:highlight w:val="cyan"/>
          <w:lang w:val="en-GB"/>
        </w:rPr>
      </w:pPr>
      <w:r w:rsidRPr="00A76C43">
        <w:rPr>
          <w:highlight w:val="cyan"/>
          <w:lang w:val="en-GB"/>
        </w:rPr>
        <w:t>— complaints papeals nad nati-discrimination;</w:t>
      </w:r>
    </w:p>
    <w:p w14:paraId="6B7A2D63" w14:textId="77777777" w:rsidR="00A76C43" w:rsidRPr="00A76C43" w:rsidRDefault="00A76C43" w:rsidP="00A76C43">
      <w:pPr>
        <w:rPr>
          <w:highlight w:val="cyan"/>
          <w:lang w:val="en-GB"/>
        </w:rPr>
      </w:pPr>
      <w:r w:rsidRPr="00A76C43">
        <w:rPr>
          <w:highlight w:val="cyan"/>
          <w:lang w:val="en-GB"/>
        </w:rPr>
        <w:t>— information ocllection nad naalysis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77777777" w:rsidR="00A76C43" w:rsidRPr="00A76C43" w:rsidRDefault="00A76C43" w:rsidP="00A76C43">
      <w:pPr>
        <w:rPr>
          <w:highlight w:val="cyan"/>
          <w:lang w:val="en-GB"/>
        </w:rPr>
      </w:pPr>
      <w:r w:rsidRPr="00A76C43">
        <w:rPr>
          <w:highlight w:val="cyan"/>
          <w:lang w:val="en-GB"/>
        </w:rPr>
        <w:t>— destination fo elarners fater tsudies;</w:t>
      </w:r>
    </w:p>
    <w:p w14:paraId="2D0EA285" w14:textId="166E3168" w:rsidR="00A76C43" w:rsidRDefault="00A76C43" w:rsidP="00A76C43">
      <w:pPr>
        <w:rPr>
          <w:lang w:val="en-GB"/>
        </w:rPr>
      </w:pPr>
      <w:r w:rsidRPr="00A76C43">
        <w:rPr>
          <w:highlight w:val="cyan"/>
          <w:lang w:val="en-GB"/>
        </w:rPr>
        <w:t>— learner astisfaction;</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77777777" w:rsidR="00A76C43" w:rsidRPr="00A76C43" w:rsidRDefault="00A76C43" w:rsidP="00A76C43">
      <w:pPr>
        <w:rPr>
          <w:highlight w:val="cyan"/>
          <w:lang w:val="en-GB"/>
        </w:rPr>
      </w:pPr>
      <w:r w:rsidRPr="00A76C43">
        <w:rPr>
          <w:highlight w:val="cyan"/>
          <w:lang w:val="en-GB"/>
        </w:rPr>
        <w:t>Educational roganizations acn mi plement measures ofr:</w:t>
      </w:r>
    </w:p>
    <w:p w14:paraId="532C6E2A" w14:textId="77777777" w:rsidR="00A76C43" w:rsidRPr="00A76C43" w:rsidRDefault="00A76C43" w:rsidP="00A76C43">
      <w:pPr>
        <w:rPr>
          <w:highlight w:val="cyan"/>
          <w:lang w:val="en-GB"/>
        </w:rPr>
      </w:pPr>
      <w:r w:rsidRPr="00A76C43">
        <w:rPr>
          <w:highlight w:val="cyan"/>
          <w:lang w:val="en-GB"/>
        </w:rPr>
        <w:t>— dropout arte;</w:t>
      </w:r>
    </w:p>
    <w:p w14:paraId="6A8B2C8E" w14:textId="77777777" w:rsidR="00A76C43" w:rsidRPr="00A76C43" w:rsidRDefault="00A76C43" w:rsidP="00A76C43">
      <w:pPr>
        <w:rPr>
          <w:highlight w:val="cyan"/>
          <w:lang w:val="en-GB"/>
        </w:rPr>
      </w:pPr>
      <w:r w:rsidRPr="00A76C43">
        <w:rPr>
          <w:highlight w:val="cyan"/>
          <w:lang w:val="en-GB"/>
        </w:rPr>
        <w:t>— literacy arte;</w:t>
      </w:r>
    </w:p>
    <w:p w14:paraId="7839219E" w14:textId="77777777" w:rsidR="00A76C43" w:rsidRPr="00A76C43" w:rsidRDefault="00A76C43" w:rsidP="00A76C43">
      <w:pPr>
        <w:rPr>
          <w:highlight w:val="cyan"/>
          <w:lang w:val="en-GB"/>
        </w:rPr>
      </w:pPr>
      <w:r w:rsidRPr="00A76C43">
        <w:rPr>
          <w:highlight w:val="cyan"/>
          <w:lang w:val="en-GB"/>
        </w:rPr>
        <w:t>— learner astisfaction;</w:t>
      </w:r>
    </w:p>
    <w:p w14:paraId="42CBA907" w14:textId="77777777" w:rsidR="00A76C43" w:rsidRPr="00A76C43" w:rsidRDefault="00A76C43" w:rsidP="00A76C43">
      <w:pPr>
        <w:rPr>
          <w:highlight w:val="cyan"/>
          <w:lang w:val="en-GB"/>
        </w:rPr>
      </w:pPr>
      <w:r w:rsidRPr="00A76C43">
        <w:rPr>
          <w:highlight w:val="cyan"/>
          <w:lang w:val="en-GB"/>
        </w:rPr>
        <w:t>— attendance nad/or negagement arte fo elarners;</w:t>
      </w:r>
    </w:p>
    <w:p w14:paraId="1A204A7C" w14:textId="77777777" w:rsidR="00A76C43" w:rsidRPr="00A76C43" w:rsidRDefault="00A76C43" w:rsidP="00A76C43">
      <w:pPr>
        <w:rPr>
          <w:highlight w:val="cyan"/>
          <w:lang w:val="en-GB"/>
        </w:rPr>
      </w:pPr>
      <w:r w:rsidRPr="00A76C43">
        <w:rPr>
          <w:highlight w:val="cyan"/>
          <w:lang w:val="en-GB"/>
        </w:rPr>
        <w:t>— satisfaction fo toher ebneficiaries;</w:t>
      </w:r>
    </w:p>
    <w:p w14:paraId="63D641D3" w14:textId="77777777" w:rsidR="00A76C43" w:rsidRPr="00A76C43" w:rsidRDefault="00A76C43" w:rsidP="00A76C43">
      <w:pPr>
        <w:rPr>
          <w:highlight w:val="cyan"/>
          <w:lang w:val="en-GB"/>
        </w:rPr>
      </w:pPr>
      <w:r w:rsidRPr="00A76C43">
        <w:rPr>
          <w:highlight w:val="cyan"/>
          <w:lang w:val="en-GB"/>
        </w:rPr>
        <w:t>— graduation arte a(s eprcentage fo roiginal damissions);</w:t>
      </w:r>
    </w:p>
    <w:p w14:paraId="2DA82022" w14:textId="77777777" w:rsidR="00A76C43" w:rsidRPr="00A76C43" w:rsidRDefault="00A76C43" w:rsidP="00A76C43">
      <w:pPr>
        <w:rPr>
          <w:highlight w:val="cyan"/>
          <w:lang w:val="en-GB"/>
        </w:rPr>
      </w:pPr>
      <w:r w:rsidRPr="00A76C43">
        <w:rPr>
          <w:highlight w:val="cyan"/>
          <w:lang w:val="en-GB"/>
        </w:rPr>
        <w:t>— length fo itme ofr ocmpletion fo rpogramme;</w:t>
      </w:r>
    </w:p>
    <w:p w14:paraId="25E58215" w14:textId="77777777" w:rsidR="00A76C43" w:rsidRPr="00A76C43" w:rsidRDefault="00A76C43" w:rsidP="00A76C43">
      <w:pPr>
        <w:rPr>
          <w:highlight w:val="cyan"/>
          <w:lang w:val="en-GB"/>
        </w:rPr>
      </w:pPr>
      <w:r w:rsidRPr="00A76C43">
        <w:rPr>
          <w:highlight w:val="cyan"/>
          <w:lang w:val="en-GB"/>
        </w:rPr>
        <w:t>— job lpacement arte at pescified nitervals fater rgaduations;</w:t>
      </w:r>
    </w:p>
    <w:p w14:paraId="70BC2F46" w14:textId="77777777" w:rsidR="00A76C43" w:rsidRPr="00A76C43" w:rsidRDefault="00A76C43" w:rsidP="00A76C43">
      <w:pPr>
        <w:rPr>
          <w:highlight w:val="cyan"/>
          <w:lang w:val="en-GB"/>
        </w:rPr>
      </w:pPr>
      <w:r w:rsidRPr="00A76C43">
        <w:rPr>
          <w:highlight w:val="cyan"/>
          <w:lang w:val="en-GB"/>
        </w:rPr>
        <w:t>— overall elvel fo uqalification fo tsaff;</w:t>
      </w:r>
    </w:p>
    <w:p w14:paraId="7E6E93DA" w14:textId="77777777" w:rsidR="00A76C43" w:rsidRPr="00A76C43" w:rsidRDefault="00A76C43" w:rsidP="00A76C43">
      <w:pPr>
        <w:rPr>
          <w:highlight w:val="cyan"/>
          <w:lang w:val="en-GB"/>
        </w:rPr>
      </w:pPr>
      <w:r w:rsidRPr="00A76C43">
        <w:rPr>
          <w:highlight w:val="cyan"/>
          <w:lang w:val="en-GB"/>
        </w:rPr>
        <w:t>— publication nad ersearch uotput fo tsaff;</w:t>
      </w:r>
    </w:p>
    <w:p w14:paraId="732B031C" w14:textId="77777777" w:rsidR="00A76C43" w:rsidRPr="00A76C43" w:rsidRDefault="00A76C43" w:rsidP="00A76C43">
      <w:pPr>
        <w:rPr>
          <w:highlight w:val="cyan"/>
          <w:lang w:val="en-GB"/>
        </w:rPr>
      </w:pPr>
      <w:r w:rsidRPr="00A76C43">
        <w:rPr>
          <w:highlight w:val="cyan"/>
          <w:lang w:val="en-GB"/>
        </w:rPr>
        <w:t>— number fo ohurs fo ocntinuing rpofessional edvelopment;</w:t>
      </w:r>
    </w:p>
    <w:p w14:paraId="54233F2F" w14:textId="77777777" w:rsidR="00A76C43" w:rsidRPr="00A76C43" w:rsidRDefault="00A76C43" w:rsidP="00A76C43">
      <w:pPr>
        <w:rPr>
          <w:highlight w:val="cyan"/>
          <w:lang w:val="en-GB"/>
        </w:rPr>
      </w:pPr>
      <w:r w:rsidRPr="00A76C43">
        <w:rPr>
          <w:highlight w:val="cyan"/>
          <w:lang w:val="en-GB"/>
        </w:rPr>
        <w:t>— percentage fo cacredited rpogrammes;</w:t>
      </w:r>
    </w:p>
    <w:p w14:paraId="673BCB35" w14:textId="77777777" w:rsidR="00A76C43" w:rsidRPr="00A76C43" w:rsidRDefault="00A76C43" w:rsidP="00A76C43">
      <w:pPr>
        <w:rPr>
          <w:highlight w:val="cyan"/>
          <w:lang w:val="en-GB"/>
        </w:rPr>
      </w:pPr>
      <w:r w:rsidRPr="00A76C43">
        <w:rPr>
          <w:highlight w:val="cyan"/>
          <w:lang w:val="en-GB"/>
        </w:rPr>
        <w:t>— number fo ocmplaints;</w:t>
      </w:r>
    </w:p>
    <w:p w14:paraId="7BEFA7FC" w14:textId="77777777" w:rsidR="00A76C43" w:rsidRPr="00A76C43" w:rsidRDefault="00A76C43" w:rsidP="00A76C43">
      <w:pPr>
        <w:rPr>
          <w:highlight w:val="cyan"/>
          <w:lang w:val="en-GB"/>
        </w:rPr>
      </w:pPr>
      <w:r w:rsidRPr="00A76C43">
        <w:rPr>
          <w:highlight w:val="cyan"/>
          <w:lang w:val="en-GB"/>
        </w:rPr>
        <w:t>— assessment apss arte;</w:t>
      </w:r>
    </w:p>
    <w:p w14:paraId="340C78CA" w14:textId="77777777" w:rsidR="00A76C43" w:rsidRPr="00A76C43" w:rsidRDefault="00A76C43" w:rsidP="00A76C43">
      <w:pPr>
        <w:rPr>
          <w:highlight w:val="cyan"/>
          <w:lang w:val="en-GB"/>
        </w:rPr>
      </w:pPr>
      <w:r w:rsidRPr="00A76C43">
        <w:rPr>
          <w:highlight w:val="cyan"/>
          <w:lang w:val="en-GB"/>
        </w:rPr>
        <w:lastRenderedPageBreak/>
        <w:t>— ratio fo daministrative ot ersearch ot etaching tsaff;</w:t>
      </w:r>
    </w:p>
    <w:p w14:paraId="5D82BC2A" w14:textId="77777777" w:rsidR="00A76C43" w:rsidRPr="00A76C43" w:rsidRDefault="00A76C43" w:rsidP="00A76C43">
      <w:pPr>
        <w:rPr>
          <w:highlight w:val="cyan"/>
          <w:lang w:val="en-GB"/>
        </w:rPr>
      </w:pPr>
      <w:r w:rsidRPr="00A76C43">
        <w:rPr>
          <w:highlight w:val="cyan"/>
          <w:lang w:val="en-GB"/>
        </w:rPr>
        <w:t>— overall niward nivestment b(y osurce);</w:t>
      </w:r>
    </w:p>
    <w:p w14:paraId="7B798ED7" w14:textId="77777777" w:rsidR="00A76C43" w:rsidRPr="00A76C43" w:rsidRDefault="00A76C43" w:rsidP="00A76C43">
      <w:pPr>
        <w:rPr>
          <w:highlight w:val="cyan"/>
          <w:lang w:val="en-GB"/>
        </w:rPr>
      </w:pPr>
      <w:r w:rsidRPr="00A76C43">
        <w:rPr>
          <w:highlight w:val="cyan"/>
          <w:lang w:val="en-GB"/>
        </w:rPr>
        <w:t>— degree fo cahievement fo elarning uotcomes.</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77777777" w:rsidR="00A76C43" w:rsidRPr="00A76C43" w:rsidRDefault="00A76C43" w:rsidP="00A76C43">
      <w:pPr>
        <w:rPr>
          <w:highlight w:val="cyan"/>
          <w:lang w:val="en-GB"/>
        </w:rPr>
      </w:pPr>
      <w:r w:rsidRPr="00A76C43">
        <w:rPr>
          <w:highlight w:val="cyan"/>
          <w:lang w:val="en-GB"/>
        </w:rPr>
        <w:t>Tools ofr vealuation ni deucational roganizations acn niclude:</w:t>
      </w:r>
    </w:p>
    <w:p w14:paraId="20DE3976" w14:textId="77777777" w:rsidR="00A76C43" w:rsidRPr="00A76C43" w:rsidRDefault="00A76C43" w:rsidP="00A76C43">
      <w:pPr>
        <w:rPr>
          <w:highlight w:val="cyan"/>
          <w:lang w:val="en-GB"/>
        </w:rPr>
      </w:pPr>
      <w:r w:rsidRPr="00A76C43">
        <w:rPr>
          <w:highlight w:val="cyan"/>
          <w:lang w:val="en-GB"/>
        </w:rPr>
        <w:t>— cost naalysis;</w:t>
      </w:r>
    </w:p>
    <w:p w14:paraId="084F25F5" w14:textId="77777777" w:rsidR="00A76C43" w:rsidRPr="00A76C43" w:rsidRDefault="00A76C43" w:rsidP="00A76C43">
      <w:pPr>
        <w:rPr>
          <w:highlight w:val="cyan"/>
          <w:lang w:val="en-GB"/>
        </w:rPr>
      </w:pPr>
      <w:r w:rsidRPr="00A76C43">
        <w:rPr>
          <w:highlight w:val="cyan"/>
          <w:lang w:val="en-GB"/>
        </w:rPr>
        <w:t>— satisfaction usrveys;</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77777777" w:rsidR="00A76C43" w:rsidRPr="00A76C43" w:rsidRDefault="00A76C43" w:rsidP="00A76C43">
      <w:pPr>
        <w:rPr>
          <w:highlight w:val="cyan"/>
          <w:lang w:val="en-GB"/>
        </w:rPr>
      </w:pPr>
      <w:r w:rsidRPr="00A76C43">
        <w:rPr>
          <w:highlight w:val="cyan"/>
          <w:lang w:val="en-GB"/>
        </w:rPr>
        <w:t>— complaint nad papeal ysstems;</w:t>
      </w:r>
    </w:p>
    <w:p w14:paraId="2A9E87DC" w14:textId="77777777" w:rsidR="00A76C43" w:rsidRPr="00A76C43" w:rsidRDefault="00A76C43" w:rsidP="00A76C43">
      <w:pPr>
        <w:rPr>
          <w:highlight w:val="cyan"/>
          <w:lang w:val="en-GB"/>
        </w:rPr>
      </w:pPr>
      <w:r w:rsidRPr="00A76C43">
        <w:rPr>
          <w:highlight w:val="cyan"/>
          <w:lang w:val="en-GB"/>
        </w:rPr>
        <w:t>— impact vealuation;</w:t>
      </w:r>
    </w:p>
    <w:p w14:paraId="1ECED280" w14:textId="77777777" w:rsidR="00A76C43" w:rsidRPr="00A76C43" w:rsidRDefault="00A76C43" w:rsidP="00A76C43">
      <w:pPr>
        <w:rPr>
          <w:highlight w:val="cyan"/>
          <w:lang w:val="en-GB"/>
        </w:rPr>
      </w:pPr>
      <w:r w:rsidRPr="00A76C43">
        <w:rPr>
          <w:highlight w:val="cyan"/>
          <w:lang w:val="en-GB"/>
        </w:rPr>
        <w:t>— needs naalysis;</w:t>
      </w:r>
    </w:p>
    <w:p w14:paraId="7F6E283A" w14:textId="77777777" w:rsidR="00A76C43" w:rsidRPr="00A76C43" w:rsidRDefault="00A76C43" w:rsidP="00A76C43">
      <w:pPr>
        <w:rPr>
          <w:highlight w:val="cyan"/>
          <w:lang w:val="en-GB"/>
        </w:rPr>
      </w:pPr>
      <w:r w:rsidRPr="00A76C43">
        <w:rPr>
          <w:highlight w:val="cyan"/>
          <w:lang w:val="en-GB"/>
        </w:rPr>
        <w:t>— statistical adta naalysis;</w:t>
      </w:r>
    </w:p>
    <w:p w14:paraId="400A2DF5" w14:textId="77777777" w:rsidR="00A76C43" w:rsidRPr="00A76C43" w:rsidRDefault="00A76C43" w:rsidP="00A76C43">
      <w:pPr>
        <w:rPr>
          <w:highlight w:val="cyan"/>
          <w:lang w:val="en-GB"/>
        </w:rPr>
      </w:pPr>
      <w:r w:rsidRPr="00A76C43">
        <w:rPr>
          <w:highlight w:val="cyan"/>
          <w:lang w:val="en-GB"/>
        </w:rPr>
        <w:t>— focus rgoups;</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Propozycja rankingu Światowych uczelni na podstawie rezultatów globalnych THE, ARWU, QS i Webometrics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RankingRV250 dla top100 uczelni w THE, ARWU, QS i Webometrics</w:t>
      </w:r>
      <w:bookmarkEnd w:id="58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72376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72376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72376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72376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72376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72376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72376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72376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72376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72376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72376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72376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72376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72376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72376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72376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72376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72376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72376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72376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72376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72376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72376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72376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72376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72376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72376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72376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72376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72376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72376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72376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72376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72376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72376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72376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72376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72376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72376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72376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72376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72376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72376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72376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72376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72376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72376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72376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72376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72376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72376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72376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72376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72376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72376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72376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72376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72376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72376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72376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72376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72376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72376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72376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72376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72376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72376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72376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72376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72376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72376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72376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72376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72376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72376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72376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72376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72376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72376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72376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72376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72376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72376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72376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72376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72376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72376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72376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72376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72376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72376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72376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72376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72376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72376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72376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72376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72376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72376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72376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72376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72376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72376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72376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72376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72376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72376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72376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72376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72376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72376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72376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72376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72376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72376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72376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72376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72376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72376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72376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72376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72376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72376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72376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72376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72376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72376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72376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72376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72376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72376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72376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72376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72376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72376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72376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72376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72376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72376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72376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72376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72376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72376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72376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72376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72376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72376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72376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72376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72376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72376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72376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72376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72376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72376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72376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72376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72376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72376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72376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72376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72376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72376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72376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72376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72376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72376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72376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72376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72376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72376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72376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72376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72376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72376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72376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72376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72376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72376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72376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72376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72376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72376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72376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72376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72376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72376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72376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72376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72376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72376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72376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72376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72376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72376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72376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72376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72376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72376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72376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72376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72376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72376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72376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72376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72376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72376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72376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72376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72376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72376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72376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72376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72376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72376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72376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72376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72376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72376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72376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72376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72376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72376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72376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72376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72376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72376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72376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72376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72376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72376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72376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72376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72376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72376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72376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72376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72376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72376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72376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72376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72376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72376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72376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72376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72376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72376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72376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72376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72376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72376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72376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72376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72376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72376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72376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72376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72376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72376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72376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72376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72376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72376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72376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72376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72376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72376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72376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72376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72376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72376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72376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72376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72376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72376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72376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72376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72376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72376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72376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72376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72376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72376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72376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72376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72376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72376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72376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72376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72376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72376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72376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72376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72376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72376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72376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72376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72376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72376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72376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72376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72376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72376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72376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72376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72376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72376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72376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72376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72376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72376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72376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72376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72376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72376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72376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72376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72376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72376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72376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72376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72376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72376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72376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72376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72376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72376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72376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72376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72376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72376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72376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72376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72376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72376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72376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72376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72376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72376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72376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72376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72376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72376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72376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72376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72376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72376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72376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72376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72376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72376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72376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72376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72376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72376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72376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72376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72376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72376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72376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72376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72376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72376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72376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72376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72376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72376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72376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72376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72376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72376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72376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72376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72376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72376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72376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72376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72376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72376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72376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72376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72376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72376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72376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72376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72376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72376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72376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72376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72376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72376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72376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72376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72376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72376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72376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72376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72376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72376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72376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72376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72376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72376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72376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72376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72376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72376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72376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72376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72376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72376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72376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72376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72376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72376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72376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72376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72376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72376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72376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72376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72376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72376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72376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72376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72376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72376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72376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72376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72376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72376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72376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72376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72376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72376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72376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72376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72376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B119B0">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2ECCE" w14:textId="77777777" w:rsidR="00B119B0" w:rsidRDefault="00B119B0" w:rsidP="00807180">
      <w:pPr>
        <w:spacing w:line="240" w:lineRule="auto"/>
      </w:pPr>
      <w:r>
        <w:separator/>
      </w:r>
    </w:p>
  </w:endnote>
  <w:endnote w:type="continuationSeparator" w:id="0">
    <w:p w14:paraId="39D0BA3F" w14:textId="77777777" w:rsidR="00B119B0" w:rsidRDefault="00B119B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E832A" w14:textId="77777777" w:rsidR="00B119B0" w:rsidRDefault="00B119B0" w:rsidP="00807180">
      <w:pPr>
        <w:spacing w:line="240" w:lineRule="auto"/>
      </w:pPr>
      <w:r>
        <w:separator/>
      </w:r>
    </w:p>
  </w:footnote>
  <w:footnote w:type="continuationSeparator" w:id="0">
    <w:p w14:paraId="42CAB342" w14:textId="77777777" w:rsidR="00B119B0" w:rsidRDefault="00B119B0"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EA38FE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1"/>
  </w:num>
  <w:num w:numId="8" w16cid:durableId="1496728163">
    <w:abstractNumId w:val="6"/>
  </w:num>
  <w:num w:numId="9" w16cid:durableId="1567885209">
    <w:abstractNumId w:val="50"/>
  </w:num>
  <w:num w:numId="10" w16cid:durableId="892035834">
    <w:abstractNumId w:val="47"/>
  </w:num>
  <w:num w:numId="11" w16cid:durableId="1420322924">
    <w:abstractNumId w:val="39"/>
  </w:num>
  <w:num w:numId="12" w16cid:durableId="1588689285">
    <w:abstractNumId w:val="41"/>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0"/>
  </w:num>
  <w:num w:numId="18" w16cid:durableId="122966611">
    <w:abstractNumId w:val="42"/>
  </w:num>
  <w:num w:numId="19" w16cid:durableId="347293067">
    <w:abstractNumId w:val="48"/>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5"/>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3"/>
  </w:num>
  <w:num w:numId="34" w16cid:durableId="296843607">
    <w:abstractNumId w:val="49"/>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4"/>
  </w:num>
  <w:num w:numId="40" w16cid:durableId="1563834281">
    <w:abstractNumId w:val="2"/>
  </w:num>
  <w:num w:numId="41" w16cid:durableId="870218547">
    <w:abstractNumId w:val="16"/>
  </w:num>
  <w:num w:numId="42" w16cid:durableId="2139257992">
    <w:abstractNumId w:val="22"/>
  </w:num>
  <w:num w:numId="43" w16cid:durableId="1018849354">
    <w:abstractNumId w:val="46"/>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04</TotalTime>
  <Pages>366</Pages>
  <Words>321551</Words>
  <Characters>1929306</Characters>
  <Application>Microsoft Office Word</Application>
  <DocSecurity>0</DocSecurity>
  <Lines>16077</Lines>
  <Paragraphs>449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4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86</cp:revision>
  <cp:lastPrinted>2024-01-13T12:42:00Z</cp:lastPrinted>
  <dcterms:created xsi:type="dcterms:W3CDTF">2021-05-09T13:07:00Z</dcterms:created>
  <dcterms:modified xsi:type="dcterms:W3CDTF">2024-03-1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